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2BB199D6"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xml:space="preserve">. </w:t>
        </w:r>
      </w:ins>
      <w:ins w:id="12" w:author="Gabrielle" w:date="2020-01-08T19:56:00Z">
        <w:r w:rsidR="000B722E">
          <w:rPr>
            <w:rFonts w:ascii="Times New Roman" w:hAnsi="Times New Roman" w:cs="Times New Roman"/>
          </w:rPr>
          <w:t>Accordingly, o</w:t>
        </w:r>
      </w:ins>
      <w:ins w:id="13" w:author="Gabrielle" w:date="2020-01-02T21:41:00Z">
        <w:r w:rsidR="00136A94" w:rsidRPr="00136A94">
          <w:rPr>
            <w:rFonts w:ascii="Times New Roman" w:hAnsi="Times New Roman" w:cs="Times New Roman"/>
          </w:rPr>
          <w:t>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0FFC5CCB"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4"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5" w:author="Gabrielle" w:date="2020-01-08T20:06:00Z">
        <w:r w:rsidR="000B722E">
          <w:rPr>
            <w:rFonts w:ascii="Times New Roman" w:hAnsi="Times New Roman" w:cs="Times New Roman"/>
          </w:rPr>
          <w:t xml:space="preserve">the relationship between a predictor and the modeled variable </w:t>
        </w:r>
        <w:r w:rsidR="00943684">
          <w:rPr>
            <w:rFonts w:ascii="Times New Roman" w:hAnsi="Times New Roman" w:cs="Times New Roman"/>
          </w:rPr>
          <w:t>(</w:t>
        </w:r>
        <w:commentRangeStart w:id="16"/>
        <w:proofErr w:type="spellStart"/>
        <w:r w:rsidR="00943684">
          <w:rPr>
            <w:rFonts w:ascii="Times New Roman" w:hAnsi="Times New Roman" w:cs="Times New Roman"/>
          </w:rPr>
          <w:t>Gromping</w:t>
        </w:r>
        <w:proofErr w:type="spellEnd"/>
        <w:r w:rsidR="00943684">
          <w:rPr>
            <w:rFonts w:ascii="Times New Roman" w:hAnsi="Times New Roman" w:cs="Times New Roman"/>
          </w:rPr>
          <w:t xml:space="preserve"> 2009</w:t>
        </w:r>
        <w:commentRangeEnd w:id="16"/>
        <w:r w:rsidR="00943684">
          <w:rPr>
            <w:rStyle w:val="CommentReference"/>
          </w:rPr>
          <w:commentReference w:id="16"/>
        </w:r>
        <w:r w:rsidR="00943684">
          <w:rPr>
            <w:rFonts w:ascii="Times New Roman" w:hAnsi="Times New Roman" w:cs="Times New Roman"/>
          </w:rPr>
          <w:t>)</w:t>
        </w:r>
      </w:ins>
      <w:ins w:id="17" w:author="Gabrielle" w:date="2020-01-04T17:25:00Z">
        <w:r w:rsidR="003732B5" w:rsidRPr="003732B5">
          <w:rPr>
            <w:rFonts w:ascii="Times New Roman" w:hAnsi="Times New Roman" w:cs="Times New Roman"/>
          </w:rPr>
          <w:t xml:space="preserve">. However, the model may not perform well when being used to infer conditions outside the range of </w:t>
        </w:r>
      </w:ins>
      <w:ins w:id="18" w:author="Gabrielle" w:date="2020-01-04T17:26:00Z">
        <w:r w:rsidR="003732B5">
          <w:rPr>
            <w:rFonts w:ascii="Times New Roman" w:hAnsi="Times New Roman" w:cs="Times New Roman"/>
          </w:rPr>
          <w:t>observations</w:t>
        </w:r>
      </w:ins>
      <w:ins w:id="19"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20" w:author="Gabrielle" w:date="2020-01-04T17:27:00Z">
        <w:r w:rsidR="003732B5">
          <w:rPr>
            <w:rFonts w:ascii="Times New Roman" w:hAnsi="Times New Roman" w:cs="Times New Roman"/>
          </w:rPr>
          <w:t xml:space="preserve">While it was not possible to capture the complete range of </w:t>
        </w:r>
      </w:ins>
      <w:ins w:id="21" w:author="Gabrielle" w:date="2020-01-04T18:00:00Z">
        <w:r w:rsidR="00D20CF1">
          <w:rPr>
            <w:rFonts w:ascii="Times New Roman" w:hAnsi="Times New Roman" w:cs="Times New Roman"/>
          </w:rPr>
          <w:t>predictor</w:t>
        </w:r>
      </w:ins>
      <w:ins w:id="22" w:author="Gabrielle" w:date="2020-01-04T17:27:00Z">
        <w:r w:rsidR="003732B5">
          <w:rPr>
            <w:rFonts w:ascii="Times New Roman" w:hAnsi="Times New Roman" w:cs="Times New Roman"/>
          </w:rPr>
          <w:t>s and their combinations present th</w:t>
        </w:r>
      </w:ins>
      <w:ins w:id="23" w:author="Gabrielle" w:date="2020-01-04T17:30:00Z">
        <w:r w:rsidR="003732B5">
          <w:rPr>
            <w:rFonts w:ascii="Times New Roman" w:hAnsi="Times New Roman" w:cs="Times New Roman"/>
          </w:rPr>
          <w:t>r</w:t>
        </w:r>
      </w:ins>
      <w:ins w:id="24" w:author="Gabrielle" w:date="2020-01-04T17:27:00Z">
        <w:r w:rsidR="003732B5">
          <w:rPr>
            <w:rFonts w:ascii="Times New Roman" w:hAnsi="Times New Roman" w:cs="Times New Roman"/>
          </w:rPr>
          <w:t xml:space="preserve">oughout </w:t>
        </w:r>
        <w:r w:rsidR="003732B5">
          <w:rPr>
            <w:rFonts w:ascii="Times New Roman" w:hAnsi="Times New Roman" w:cs="Times New Roman"/>
          </w:rPr>
          <w:lastRenderedPageBreak/>
          <w:t xml:space="preserve">the watershed, we selected our measurement sites in order to </w:t>
        </w:r>
      </w:ins>
      <w:ins w:id="25" w:author="Gabrielle" w:date="2020-01-04T17:28:00Z">
        <w:r w:rsidR="003732B5">
          <w:rPr>
            <w:rFonts w:ascii="Times New Roman" w:hAnsi="Times New Roman" w:cs="Times New Roman"/>
          </w:rPr>
          <w:t xml:space="preserve">cover </w:t>
        </w:r>
      </w:ins>
      <w:ins w:id="26" w:author="Gabrielle" w:date="2020-01-04T17:25:00Z">
        <w:r w:rsidR="003732B5" w:rsidRPr="003732B5">
          <w:rPr>
            <w:rFonts w:ascii="Times New Roman" w:hAnsi="Times New Roman" w:cs="Times New Roman"/>
          </w:rPr>
          <w:t xml:space="preserve">as broad a range of conditions as possible (in terms of fire history, vegetation type, </w:t>
        </w:r>
      </w:ins>
      <w:ins w:id="27" w:author="Gabrielle" w:date="2020-01-04T17:28:00Z">
        <w:r w:rsidR="003732B5">
          <w:rPr>
            <w:rFonts w:ascii="Times New Roman" w:hAnsi="Times New Roman" w:cs="Times New Roman"/>
          </w:rPr>
          <w:t xml:space="preserve">water year type, </w:t>
        </w:r>
      </w:ins>
      <w:ins w:id="28" w:author="Gabrielle" w:date="2020-01-04T17:25:00Z">
        <w:r w:rsidR="003732B5" w:rsidRPr="003732B5">
          <w:rPr>
            <w:rFonts w:ascii="Times New Roman" w:hAnsi="Times New Roman" w:cs="Times New Roman"/>
          </w:rPr>
          <w:t xml:space="preserve">and topography) </w:t>
        </w:r>
      </w:ins>
      <w:ins w:id="29" w:author="Gabrielle" w:date="2020-01-04T17:28:00Z">
        <w:r w:rsidR="003732B5">
          <w:rPr>
            <w:rFonts w:ascii="Times New Roman" w:hAnsi="Times New Roman" w:cs="Times New Roman"/>
          </w:rPr>
          <w:t xml:space="preserve">in order to make the model validation applicable to </w:t>
        </w:r>
      </w:ins>
      <w:ins w:id="30"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31"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32" w:author="Gabrielle" w:date="2020-01-04T17:56:00Z">
        <w:r w:rsidR="00474B33">
          <w:rPr>
            <w:rFonts w:ascii="Times New Roman" w:hAnsi="Times New Roman" w:cs="Times New Roman"/>
          </w:rPr>
          <w:t xml:space="preserve">Although we could not access any </w:t>
        </w:r>
        <w:r w:rsidR="00474B33">
          <w:rPr>
            <w:rFonts w:ascii="Times New Roman" w:hAnsi="Times New Roman" w:cs="Times New Roman"/>
          </w:rPr>
          <w:lastRenderedPageBreak/>
          <w:t xml:space="preserve">completely unburned areas of the watershed for measuring soil moisture, we measured sites that had not burned since 1974 and/or burned only at very low severity; we believe such sites provide reasonable proxies for unburned </w:t>
        </w:r>
      </w:ins>
      <w:ins w:id="33" w:author="Gabrielle" w:date="2020-01-04T17:57:00Z">
        <w:r w:rsidR="00474B33">
          <w:rPr>
            <w:rFonts w:ascii="Times New Roman" w:hAnsi="Times New Roman" w:cs="Times New Roman"/>
          </w:rPr>
          <w:t>areas</w:t>
        </w:r>
      </w:ins>
      <w:ins w:id="34" w:author="Gabrielle" w:date="2020-01-04T17:56:00Z">
        <w:r w:rsidR="00474B33">
          <w:rPr>
            <w:rFonts w:ascii="Times New Roman" w:hAnsi="Times New Roman" w:cs="Times New Roman"/>
          </w:rPr>
          <w:t xml:space="preserve"> and are therefore appropriate for fitting a model that is meant to </w:t>
        </w:r>
      </w:ins>
      <w:ins w:id="35" w:author="Gabrielle" w:date="2020-01-04T17:57:00Z">
        <w:r w:rsidR="00474B33">
          <w:rPr>
            <w:rFonts w:ascii="Times New Roman" w:hAnsi="Times New Roman" w:cs="Times New Roman"/>
          </w:rPr>
          <w:t>simulate</w:t>
        </w:r>
      </w:ins>
      <w:ins w:id="36"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7" w:name="_Ref536611211"/>
      <w:r w:rsidRPr="000E206E">
        <w:rPr>
          <w:rFonts w:ascii="Times New Roman" w:hAnsi="Times New Roman" w:cs="Times New Roman"/>
          <w:b/>
        </w:rPr>
        <w:t xml:space="preserve">Figure </w:t>
      </w:r>
      <w:bookmarkEnd w:id="37"/>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8" w:name="_Ref534838"/>
      <w:r w:rsidRPr="000E206E">
        <w:rPr>
          <w:rFonts w:ascii="Times New Roman" w:hAnsi="Times New Roman" w:cs="Times New Roman"/>
          <w:b/>
        </w:rPr>
        <w:t xml:space="preserve">Figure </w:t>
      </w:r>
      <w:bookmarkEnd w:id="38"/>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194C367B"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9"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40"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41"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42"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43" w:author="Gabrielle" w:date="2020-01-04T16:58:00Z">
        <w:del w:id="44" w:author="Stevens, Jens T" w:date="2020-01-08T13:20:00Z">
          <w:r w:rsidR="00664A6C" w:rsidDel="006421F3">
            <w:rPr>
              <w:rFonts w:ascii="Times New Roman" w:hAnsi="Times New Roman" w:cs="Times New Roman"/>
              <w:color w:val="000000" w:themeColor="text1"/>
            </w:rPr>
            <w:delText>S</w:delText>
          </w:r>
        </w:del>
      </w:ins>
      <w:del w:id="45" w:author="Stevens, Jens T" w:date="2020-01-08T13:20:00Z">
        <w:r w:rsidR="00B620AC" w:rsidRPr="00182940" w:rsidDel="006421F3">
          <w:rPr>
            <w:rFonts w:ascii="Times New Roman" w:hAnsi="Times New Roman" w:cs="Times New Roman"/>
            <w:color w:val="000000" w:themeColor="text1"/>
          </w:rPr>
          <w:delText>ummer dry-down more evident</w:delText>
        </w:r>
      </w:del>
      <w:ins w:id="46" w:author="Gabrielle" w:date="2020-01-04T16:58:00Z">
        <w:del w:id="47" w:author="Stevens, Jens T" w:date="2020-01-08T13:20:00Z">
          <w:r w:rsidR="00664A6C" w:rsidDel="006421F3">
            <w:rPr>
              <w:rFonts w:ascii="Times New Roman" w:hAnsi="Times New Roman" w:cs="Times New Roman"/>
              <w:color w:val="000000" w:themeColor="text1"/>
            </w:rPr>
            <w:delText>was more pronounced in 2016</w:delText>
          </w:r>
        </w:del>
      </w:ins>
      <w:del w:id="48" w:author="Stevens, Jens T" w:date="2020-01-08T13:20:00Z">
        <w:r w:rsidR="00B620AC" w:rsidRPr="00182940" w:rsidDel="006421F3">
          <w:rPr>
            <w:rFonts w:ascii="Times New Roman" w:hAnsi="Times New Roman" w:cs="Times New Roman"/>
            <w:color w:val="000000" w:themeColor="text1"/>
          </w:rPr>
          <w:delText xml:space="preserve"> than in the wetter 2017 </w:delText>
        </w:r>
        <w:r w:rsidR="000E206E" w:rsidRPr="00182940" w:rsidDel="006421F3">
          <w:rPr>
            <w:rFonts w:ascii="Times New Roman" w:hAnsi="Times New Roman" w:cs="Times New Roman"/>
            <w:color w:val="000000" w:themeColor="text1"/>
          </w:rPr>
          <w:delText>WY</w:delText>
        </w:r>
        <w:r w:rsidR="00B620AC" w:rsidRPr="00182940" w:rsidDel="006421F3">
          <w:rPr>
            <w:rFonts w:ascii="Times New Roman" w:hAnsi="Times New Roman" w:cs="Times New Roman"/>
            <w:color w:val="000000" w:themeColor="text1"/>
          </w:rPr>
          <w:delText xml:space="preserve"> (Figure </w:delText>
        </w:r>
        <w:r w:rsidR="003470F6" w:rsidDel="006421F3">
          <w:rPr>
            <w:rFonts w:ascii="Times New Roman" w:hAnsi="Times New Roman" w:cs="Times New Roman"/>
            <w:color w:val="000000" w:themeColor="text1"/>
          </w:rPr>
          <w:delText>7</w:delText>
        </w:r>
        <w:r w:rsidR="00B620AC" w:rsidRPr="00182940" w:rsidDel="006421F3">
          <w:rPr>
            <w:rFonts w:ascii="Times New Roman" w:hAnsi="Times New Roman" w:cs="Times New Roman"/>
            <w:color w:val="000000" w:themeColor="text1"/>
          </w:rPr>
          <w:delText>)</w:delText>
        </w:r>
        <w:r w:rsidR="00657DBA" w:rsidRPr="00182940" w:rsidDel="006421F3">
          <w:rPr>
            <w:rFonts w:ascii="Times New Roman" w:hAnsi="Times New Roman" w:cs="Times New Roman"/>
            <w:color w:val="000000" w:themeColor="text1"/>
          </w:rPr>
          <w:delText xml:space="preserve"> despite July measurements being taken on the same dates each year</w:delText>
        </w:r>
      </w:del>
      <w:ins w:id="49" w:author="Gabrielle" w:date="2020-01-04T17:03:00Z">
        <w:del w:id="50" w:author="Stevens, Jens T" w:date="2020-01-08T13:20:00Z">
          <w:r w:rsidR="00664A6C" w:rsidDel="006421F3">
            <w:rPr>
              <w:rFonts w:ascii="Times New Roman" w:hAnsi="Times New Roman" w:cs="Times New Roman"/>
              <w:color w:val="000000" w:themeColor="text1"/>
            </w:rPr>
            <w:delText>. This s</w:delText>
          </w:r>
        </w:del>
      </w:ins>
      <w:ins w:id="51" w:author="Gabrielle" w:date="2020-01-04T17:05:00Z">
        <w:del w:id="52" w:author="Stevens, Jens T" w:date="2020-01-08T13:20:00Z">
          <w:r w:rsidR="00664A6C" w:rsidDel="006421F3">
            <w:rPr>
              <w:rFonts w:ascii="Times New Roman" w:hAnsi="Times New Roman" w:cs="Times New Roman"/>
              <w:color w:val="000000" w:themeColor="text1"/>
            </w:rPr>
            <w:delText>uggest</w:delText>
          </w:r>
        </w:del>
      </w:ins>
      <w:ins w:id="53" w:author="Gabrielle" w:date="2020-01-04T17:03:00Z">
        <w:del w:id="54" w:author="Stevens, Jens T" w:date="2020-01-08T13:20:00Z">
          <w:r w:rsidR="00664A6C" w:rsidDel="006421F3">
            <w:rPr>
              <w:rFonts w:ascii="Times New Roman" w:hAnsi="Times New Roman" w:cs="Times New Roman"/>
              <w:color w:val="000000" w:themeColor="text1"/>
            </w:rPr>
            <w:delText>s</w:delText>
          </w:r>
        </w:del>
      </w:ins>
      <w:ins w:id="55" w:author="Gabrielle" w:date="2020-01-04T16:59:00Z">
        <w:del w:id="56" w:author="Stevens, Jens T" w:date="2020-01-08T13:20:00Z">
          <w:r w:rsidR="00664A6C" w:rsidDel="006421F3">
            <w:rPr>
              <w:rFonts w:ascii="Times New Roman" w:hAnsi="Times New Roman" w:cs="Times New Roman"/>
              <w:color w:val="000000" w:themeColor="text1"/>
            </w:rPr>
            <w:delText xml:space="preserve"> that even mid-summer shallow soil moisture is impacted by the previous winter’s precipitation</w:delText>
          </w:r>
        </w:del>
      </w:ins>
      <w:del w:id="57" w:author="Stevens, Jens T" w:date="2020-01-08T13:20:00Z">
        <w:r w:rsidR="00B620AC" w:rsidRPr="00182940" w:rsidDel="006421F3">
          <w:rPr>
            <w:rFonts w:ascii="Times New Roman" w:hAnsi="Times New Roman" w:cs="Times New Roman"/>
            <w:color w:val="000000" w:themeColor="text1"/>
          </w:rPr>
          <w:delText>.</w:delText>
        </w:r>
      </w:del>
      <w:ins w:id="58" w:author="Gabrielle" w:date="2020-01-04T17:02:00Z">
        <w:del w:id="59" w:author="Stevens, Jens T" w:date="2020-01-08T13:20:00Z">
          <w:r w:rsidR="00664A6C" w:rsidRPr="00664A6C" w:rsidDel="006421F3">
            <w:rPr>
              <w:rFonts w:ascii="Times New Roman" w:hAnsi="Times New Roman" w:cs="Times New Roman"/>
              <w:color w:val="000000" w:themeColor="text1"/>
            </w:rPr>
            <w:delText>.</w:delText>
          </w:r>
        </w:del>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65B24243">
            <wp:extent cx="4357781" cy="25781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3663" r="5601" b="13174"/>
                    <a:stretch/>
                  </pic:blipFill>
                  <pic:spPr bwMode="auto">
                    <a:xfrm>
                      <a:off x="0" y="0"/>
                      <a:ext cx="4379755" cy="2591100"/>
                    </a:xfrm>
                    <a:prstGeom prst="rect">
                      <a:avLst/>
                    </a:prstGeom>
                    <a:ln>
                      <a:noFill/>
                    </a:ln>
                    <a:extLst>
                      <a:ext uri="{53640926-AAD7-44D8-BBD7-CCE9431645EC}">
                        <a14:shadowObscured xmlns:a14="http://schemas.microsoft.com/office/drawing/2010/main"/>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28844463" w:rsidR="000E206E" w:rsidRPr="00182940" w:rsidRDefault="00BD204E" w:rsidP="00BE62E0">
      <w:pPr>
        <w:pStyle w:val="Caption"/>
      </w:pPr>
      <w:bookmarkStart w:id="60" w:name="_Ref536610448"/>
      <w:r w:rsidRPr="00182940">
        <w:rPr>
          <w:rFonts w:ascii="Times New Roman" w:hAnsi="Times New Roman" w:cs="Times New Roman"/>
          <w:b/>
          <w:color w:val="000000" w:themeColor="text1"/>
        </w:rPr>
        <w:t xml:space="preserve">Figure </w:t>
      </w:r>
      <w:bookmarkEnd w:id="60"/>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61" w:author="Gabrielle" w:date="2020-01-08T20:11:00Z">
        <w:r w:rsidRPr="00182940" w:rsidDel="00943684">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w:t>
      </w:r>
      <w:ins w:id="62" w:author="Gabrielle" w:date="2020-01-08T20:11:00Z">
        <w:r w:rsidR="00943684">
          <w:rPr>
            <w:rFonts w:ascii="Times New Roman" w:hAnsi="Times New Roman" w:cs="Times New Roman"/>
            <w:color w:val="000000" w:themeColor="text1"/>
          </w:rPr>
          <w:t xml:space="preserve">in terms </w:t>
        </w:r>
      </w:ins>
      <w:ins w:id="63" w:author="Gabrielle" w:date="2020-01-08T20:12:00Z">
        <w:r w:rsidR="00943684">
          <w:rPr>
            <w:rFonts w:ascii="Times New Roman" w:hAnsi="Times New Roman" w:cs="Times New Roman"/>
            <w:color w:val="000000" w:themeColor="text1"/>
          </w:rPr>
          <w:t xml:space="preserve">of </w:t>
        </w:r>
      </w:ins>
      <w:r w:rsidR="00D73A63" w:rsidRPr="00182940">
        <w:rPr>
          <w:rFonts w:ascii="Times New Roman" w:hAnsi="Times New Roman" w:cs="Times New Roman"/>
          <w:color w:val="000000" w:themeColor="text1"/>
        </w:rPr>
        <w:t>volumetric water content</w:t>
      </w:r>
      <w:del w:id="64" w:author="Gabrielle" w:date="2020-01-08T20:11:00Z">
        <w:r w:rsidR="00D73A63" w:rsidRPr="00182940" w:rsidDel="00943684">
          <w:rPr>
            <w:rFonts w:ascii="Times New Roman" w:hAnsi="Times New Roman" w:cs="Times New Roman"/>
            <w:color w:val="000000" w:themeColor="text1"/>
          </w:rPr>
          <w:delText>; VWC</w:delText>
        </w:r>
      </w:del>
      <w:r w:rsidR="00D73A63" w:rsidRPr="00182940">
        <w:rPr>
          <w:rFonts w:ascii="Times New Roman" w:hAnsi="Times New Roman" w:cs="Times New Roman"/>
          <w:color w:val="000000" w:themeColor="text1"/>
        </w:rPr>
        <w:t>)</w:t>
      </w:r>
      <w:ins w:id="65" w:author="Gabrielle" w:date="2020-01-08T20:12:00Z">
        <w:r w:rsidR="00943684">
          <w:rPr>
            <w:rFonts w:ascii="Times New Roman" w:hAnsi="Times New Roman" w:cs="Times New Roman"/>
            <w:color w:val="000000" w:themeColor="text1"/>
          </w:rPr>
          <w:t xml:space="preserve"> for all measurements </w:t>
        </w:r>
      </w:ins>
      <w:ins w:id="66" w:author="Gabrielle" w:date="2020-01-08T20:21:00Z">
        <w:r w:rsidR="00AE5346">
          <w:rPr>
            <w:rFonts w:ascii="Times New Roman" w:hAnsi="Times New Roman" w:cs="Times New Roman"/>
            <w:color w:val="000000" w:themeColor="text1"/>
          </w:rPr>
          <w:t>locations</w:t>
        </w:r>
      </w:ins>
      <w:ins w:id="67" w:author="Gabrielle" w:date="2020-01-08T20:12:00Z">
        <w:r w:rsidR="00943684">
          <w:rPr>
            <w:rFonts w:ascii="Times New Roman" w:hAnsi="Times New Roman" w:cs="Times New Roman"/>
            <w:color w:val="000000" w:themeColor="text1"/>
          </w:rPr>
          <w:t xml:space="preserve"> and dates</w:t>
        </w:r>
      </w:ins>
      <w:ins w:id="68" w:author="Gabrielle" w:date="2020-01-08T20:13:00Z">
        <w:r w:rsidR="00943684">
          <w:rPr>
            <w:rFonts w:ascii="Times New Roman" w:hAnsi="Times New Roman" w:cs="Times New Roman"/>
            <w:color w:val="000000" w:themeColor="text1"/>
          </w:rPr>
          <w:t xml:space="preserve">. Values </w:t>
        </w:r>
        <w:proofErr w:type="gramStart"/>
        <w:r w:rsidR="00943684">
          <w:rPr>
            <w:rFonts w:ascii="Times New Roman" w:hAnsi="Times New Roman" w:cs="Times New Roman"/>
            <w:color w:val="000000" w:themeColor="text1"/>
          </w:rPr>
          <w:t>are binned</w:t>
        </w:r>
        <w:proofErr w:type="gramEnd"/>
        <w:r w:rsidR="00943684">
          <w:rPr>
            <w:rFonts w:ascii="Times New Roman" w:hAnsi="Times New Roman" w:cs="Times New Roman"/>
            <w:color w:val="000000" w:themeColor="text1"/>
          </w:rPr>
          <w:t xml:space="preserve"> by date (</w:t>
        </w:r>
      </w:ins>
      <w:del w:id="69" w:author="Gabrielle" w:date="2020-01-08T20:13:00Z">
        <w:r w:rsidR="00D73A63" w:rsidRPr="00182940" w:rsidDel="00943684">
          <w:rPr>
            <w:rFonts w:ascii="Times New Roman" w:hAnsi="Times New Roman" w:cs="Times New Roman"/>
            <w:color w:val="000000" w:themeColor="text1"/>
          </w:rPr>
          <w:delText xml:space="preserve"> </w:delText>
        </w:r>
        <w:r w:rsidRPr="00182940" w:rsidDel="00943684">
          <w:rPr>
            <w:rFonts w:ascii="Times New Roman" w:hAnsi="Times New Roman" w:cs="Times New Roman"/>
            <w:color w:val="000000" w:themeColor="text1"/>
          </w:rPr>
          <w:delText xml:space="preserve">under each vegetation type and </w:delText>
        </w:r>
      </w:del>
      <w:r w:rsidRPr="00182940">
        <w:rPr>
          <w:rFonts w:ascii="Times New Roman" w:hAnsi="Times New Roman" w:cs="Times New Roman"/>
          <w:color w:val="000000" w:themeColor="text1"/>
        </w:rPr>
        <w:t>either June or July of each measurement year</w:t>
      </w:r>
      <w:ins w:id="70" w:author="Gabrielle" w:date="2020-01-08T20:13:00Z">
        <w:r w:rsidR="00AE5346">
          <w:rPr>
            <w:rFonts w:ascii="Times New Roman" w:hAnsi="Times New Roman" w:cs="Times New Roman"/>
            <w:color w:val="000000" w:themeColor="text1"/>
          </w:rPr>
          <w:t>) as well as by vegetation class</w:t>
        </w:r>
      </w:ins>
      <w:ins w:id="71" w:author="Gabrielle" w:date="2020-01-08T20:14:00Z">
        <w:r w:rsidR="00943684">
          <w:rPr>
            <w:rFonts w:ascii="Times New Roman" w:hAnsi="Times New Roman" w:cs="Times New Roman"/>
            <w:color w:val="000000" w:themeColor="text1"/>
          </w:rPr>
          <w:t>:</w:t>
        </w:r>
      </w:ins>
      <w:del w:id="72" w:author="Gabrielle" w:date="2020-01-08T20:14:00Z">
        <w:r w:rsidRPr="00182940" w:rsidDel="00943684">
          <w:rPr>
            <w:rFonts w:ascii="Times New Roman" w:hAnsi="Times New Roman" w:cs="Times New Roman"/>
            <w:color w:val="000000" w:themeColor="text1"/>
          </w:rPr>
          <w:delText>.</w:delText>
        </w:r>
      </w:del>
      <w:r w:rsidRPr="00182940">
        <w:rPr>
          <w:rFonts w:ascii="Times New Roman" w:hAnsi="Times New Roman" w:cs="Times New Roman"/>
          <w:color w:val="000000" w:themeColor="text1"/>
        </w:rPr>
        <w:t xml:space="preserve"> </w:t>
      </w:r>
      <w:ins w:id="73" w:author="Gabrielle" w:date="2020-01-08T20:14:00Z">
        <w:r w:rsidR="00943684">
          <w:rPr>
            <w:rFonts w:ascii="Times New Roman" w:hAnsi="Times New Roman" w:cs="Times New Roman"/>
            <w:color w:val="000000" w:themeColor="text1"/>
          </w:rPr>
          <w:t>d</w:t>
        </w:r>
      </w:ins>
      <w:ins w:id="74" w:author="Gabrielle Boisrame" w:date="2020-01-08T12:55:00Z">
        <w:r w:rsidR="004C698F">
          <w:rPr>
            <w:rFonts w:ascii="Times New Roman" w:hAnsi="Times New Roman" w:cs="Times New Roman"/>
            <w:color w:val="000000" w:themeColor="text1"/>
          </w:rPr>
          <w:t>ense meadow (n=</w:t>
        </w:r>
      </w:ins>
      <w:ins w:id="75" w:author="Gabrielle Boisrame" w:date="2020-01-09T09:31:00Z">
        <w:r w:rsidR="00696EB6">
          <w:rPr>
            <w:rFonts w:ascii="Times New Roman" w:hAnsi="Times New Roman" w:cs="Times New Roman"/>
            <w:color w:val="000000" w:themeColor="text1"/>
          </w:rPr>
          <w:t>9</w:t>
        </w:r>
      </w:ins>
      <w:ins w:id="76" w:author="Gabrielle Boisrame" w:date="2020-01-08T12:55:00Z">
        <w:r w:rsidR="004C698F">
          <w:rPr>
            <w:rFonts w:ascii="Times New Roman" w:hAnsi="Times New Roman" w:cs="Times New Roman"/>
            <w:color w:val="000000" w:themeColor="text1"/>
          </w:rPr>
          <w:t>), conifer (n=</w:t>
        </w:r>
      </w:ins>
      <w:ins w:id="77" w:author="Gabrielle Boisrame" w:date="2020-01-09T09:31:00Z">
        <w:r w:rsidR="00696EB6">
          <w:rPr>
            <w:rFonts w:ascii="Times New Roman" w:hAnsi="Times New Roman" w:cs="Times New Roman"/>
            <w:color w:val="000000" w:themeColor="text1"/>
          </w:rPr>
          <w:t>32</w:t>
        </w:r>
      </w:ins>
      <w:ins w:id="78" w:author="Gabrielle Boisrame" w:date="2020-01-08T12:55:00Z">
        <w:r w:rsidR="004C698F">
          <w:rPr>
            <w:rFonts w:ascii="Times New Roman" w:hAnsi="Times New Roman" w:cs="Times New Roman"/>
            <w:color w:val="000000" w:themeColor="text1"/>
          </w:rPr>
          <w:t>)</w:t>
        </w:r>
      </w:ins>
      <w:ins w:id="79" w:author="Gabrielle Boisrame" w:date="2020-01-08T16:35:00Z">
        <w:r w:rsidR="002C6CB9">
          <w:rPr>
            <w:rFonts w:ascii="Times New Roman" w:hAnsi="Times New Roman" w:cs="Times New Roman"/>
            <w:color w:val="000000" w:themeColor="text1"/>
          </w:rPr>
          <w:t>, shrub (n=</w:t>
        </w:r>
      </w:ins>
      <w:ins w:id="80" w:author="Gabrielle Boisrame" w:date="2020-01-08T16:36:00Z">
        <w:r w:rsidR="002C6CB9">
          <w:rPr>
            <w:rFonts w:ascii="Times New Roman" w:hAnsi="Times New Roman" w:cs="Times New Roman"/>
            <w:color w:val="000000" w:themeColor="text1"/>
          </w:rPr>
          <w:t xml:space="preserve">3), </w:t>
        </w:r>
      </w:ins>
      <w:ins w:id="81" w:author="Gabrielle" w:date="2020-01-08T20:14:00Z">
        <w:r w:rsidR="00943684">
          <w:rPr>
            <w:rFonts w:ascii="Times New Roman" w:hAnsi="Times New Roman" w:cs="Times New Roman"/>
            <w:color w:val="000000" w:themeColor="text1"/>
          </w:rPr>
          <w:t xml:space="preserve">and </w:t>
        </w:r>
      </w:ins>
      <w:ins w:id="82" w:author="Gabrielle Boisrame" w:date="2020-01-08T16:36:00Z">
        <w:r w:rsidR="002C6CB9">
          <w:rPr>
            <w:rFonts w:ascii="Times New Roman" w:hAnsi="Times New Roman" w:cs="Times New Roman"/>
            <w:color w:val="000000" w:themeColor="text1"/>
          </w:rPr>
          <w:t>sparse</w:t>
        </w:r>
      </w:ins>
      <w:ins w:id="83" w:author="Gabrielle" w:date="2020-01-08T20:14:00Z">
        <w:r w:rsidR="00943684">
          <w:rPr>
            <w:rFonts w:ascii="Times New Roman" w:hAnsi="Times New Roman" w:cs="Times New Roman"/>
            <w:color w:val="000000" w:themeColor="text1"/>
          </w:rPr>
          <w:t xml:space="preserve"> meadow</w:t>
        </w:r>
      </w:ins>
      <w:ins w:id="84" w:author="Gabrielle Boisrame" w:date="2020-01-08T16:36:00Z">
        <w:r w:rsidR="002C6CB9">
          <w:rPr>
            <w:rFonts w:ascii="Times New Roman" w:hAnsi="Times New Roman" w:cs="Times New Roman"/>
            <w:color w:val="000000" w:themeColor="text1"/>
          </w:rPr>
          <w:t xml:space="preserve"> (n=3)</w:t>
        </w:r>
      </w:ins>
      <w:ins w:id="85" w:author="Gabrielle" w:date="2020-01-08T20:14:00Z">
        <w:r w:rsidR="00943684">
          <w:rPr>
            <w:rFonts w:ascii="Times New Roman" w:hAnsi="Times New Roman" w:cs="Times New Roman"/>
            <w:color w:val="000000" w:themeColor="text1"/>
          </w:rPr>
          <w:t>. Within each box, the dark horizontal bar denotes the median while the box spans the 25</w:t>
        </w:r>
        <w:r w:rsidR="00943684" w:rsidRPr="0033572F">
          <w:rPr>
            <w:rFonts w:ascii="Times New Roman" w:hAnsi="Times New Roman" w:cs="Times New Roman"/>
            <w:color w:val="000000" w:themeColor="text1"/>
            <w:vertAlign w:val="superscript"/>
          </w:rPr>
          <w:t>th</w:t>
        </w:r>
        <w:r w:rsidR="00943684">
          <w:rPr>
            <w:rFonts w:ascii="Times New Roman" w:hAnsi="Times New Roman" w:cs="Times New Roman"/>
            <w:color w:val="000000" w:themeColor="text1"/>
          </w:rPr>
          <w:t xml:space="preserve"> </w:t>
        </w:r>
      </w:ins>
      <w:ins w:id="86" w:author="Gabrielle" w:date="2020-01-08T20:15:00Z">
        <w:r w:rsidR="00943684">
          <w:rPr>
            <w:rFonts w:ascii="Times New Roman" w:hAnsi="Times New Roman" w:cs="Times New Roman"/>
            <w:color w:val="000000" w:themeColor="text1"/>
          </w:rPr>
          <w:t>to the 75</w:t>
        </w:r>
        <w:bookmarkStart w:id="87" w:name="_GoBack"/>
        <w:r w:rsidR="00943684" w:rsidRPr="0033572F">
          <w:rPr>
            <w:rFonts w:ascii="Times New Roman" w:hAnsi="Times New Roman" w:cs="Times New Roman"/>
            <w:color w:val="000000" w:themeColor="text1"/>
            <w:vertAlign w:val="superscript"/>
          </w:rPr>
          <w:t>th</w:t>
        </w:r>
        <w:bookmarkEnd w:id="87"/>
        <w:r w:rsidR="00943684">
          <w:rPr>
            <w:rFonts w:ascii="Times New Roman" w:hAnsi="Times New Roman" w:cs="Times New Roman"/>
            <w:color w:val="000000" w:themeColor="text1"/>
          </w:rPr>
          <w:t xml:space="preserve"> percentile and dotted bars show the full range of the data. Circles show outliers. Black squares show the mean within each bin.</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88"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89" w:name="_Ref540347"/>
      <w:bookmarkEnd w:id="88"/>
      <w:r w:rsidRPr="00182940">
        <w:rPr>
          <w:rFonts w:ascii="Times New Roman" w:hAnsi="Times New Roman" w:cs="Times New Roman"/>
          <w:b/>
          <w:color w:val="000000" w:themeColor="text1"/>
        </w:rPr>
        <w:t xml:space="preserve">Figure </w:t>
      </w:r>
      <w:bookmarkEnd w:id="89"/>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90"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91"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92"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proofErr w:type="spellStart"/>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Gabrielle" w:date="2020-01-08T20:00:00Z" w:initials="G">
    <w:p w14:paraId="5F807F3B" w14:textId="77777777" w:rsidR="00696EB6" w:rsidRDefault="00696EB6" w:rsidP="00943684">
      <w:pPr>
        <w:pStyle w:val="CommentText"/>
      </w:pPr>
      <w:r>
        <w:rPr>
          <w:rStyle w:val="CommentReference"/>
        </w:rPr>
        <w:annotationRef/>
      </w:r>
      <w:hyperlink r:id="rId1" w:tgtFrame="_blank" w:history="1">
        <w:r>
          <w:rPr>
            <w:rStyle w:val="Hyperlink"/>
            <w:rFonts w:ascii="Calibri" w:hAnsi="Calibri" w:cs="Calibri"/>
            <w:sz w:val="22"/>
            <w:szCs w:val="22"/>
            <w:bdr w:val="none" w:sz="0" w:space="0" w:color="auto" w:frame="1"/>
            <w:shd w:val="clear" w:color="auto" w:fill="FFFFFF"/>
          </w:rPr>
          <w:t>https://doi.org/10.1198/tast.2009.08199</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807F3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EC0F8" w14:textId="77777777" w:rsidR="00072807" w:rsidRDefault="00072807" w:rsidP="00D55DA2">
      <w:r>
        <w:separator/>
      </w:r>
    </w:p>
  </w:endnote>
  <w:endnote w:type="continuationSeparator" w:id="0">
    <w:p w14:paraId="7F87046A" w14:textId="77777777" w:rsidR="00072807" w:rsidRDefault="00072807" w:rsidP="00D55DA2">
      <w:r>
        <w:continuationSeparator/>
      </w:r>
    </w:p>
  </w:endnote>
  <w:endnote w:type="continuationNotice" w:id="1">
    <w:p w14:paraId="0628D853" w14:textId="77777777" w:rsidR="00072807" w:rsidRDefault="000728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696EB6" w:rsidRDefault="00696EB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696EB6" w:rsidRDefault="00696EB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7846771" w:rsidR="00696EB6" w:rsidRDefault="00696EB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572F">
      <w:rPr>
        <w:rStyle w:val="PageNumber"/>
        <w:noProof/>
      </w:rPr>
      <w:t>34</w:t>
    </w:r>
    <w:r>
      <w:rPr>
        <w:rStyle w:val="PageNumber"/>
      </w:rPr>
      <w:fldChar w:fldCharType="end"/>
    </w:r>
  </w:p>
  <w:p w14:paraId="0D3A7669" w14:textId="77777777" w:rsidR="00696EB6" w:rsidRDefault="00696EB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F9BD1B" w14:textId="77777777" w:rsidR="00072807" w:rsidRDefault="00072807" w:rsidP="00D55DA2">
      <w:r>
        <w:separator/>
      </w:r>
    </w:p>
  </w:footnote>
  <w:footnote w:type="continuationSeparator" w:id="0">
    <w:p w14:paraId="0D8F375F" w14:textId="77777777" w:rsidR="00072807" w:rsidRDefault="00072807" w:rsidP="00D55DA2">
      <w:r>
        <w:continuationSeparator/>
      </w:r>
    </w:p>
  </w:footnote>
  <w:footnote w:type="continuationNotice" w:id="1">
    <w:p w14:paraId="5C327837" w14:textId="77777777" w:rsidR="00072807" w:rsidRDefault="0007280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2807"/>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B722E"/>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72F"/>
    <w:rsid w:val="00335977"/>
    <w:rsid w:val="00335FA9"/>
    <w:rsid w:val="00336096"/>
    <w:rsid w:val="003368DA"/>
    <w:rsid w:val="003369A1"/>
    <w:rsid w:val="003378C1"/>
    <w:rsid w:val="00342CF9"/>
    <w:rsid w:val="00345D27"/>
    <w:rsid w:val="003470F6"/>
    <w:rsid w:val="00347968"/>
    <w:rsid w:val="00350309"/>
    <w:rsid w:val="00352241"/>
    <w:rsid w:val="00352B23"/>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96EB6"/>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3684"/>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346"/>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4D3A"/>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612"/>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98/tast.2009.08199"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image" Target="media/image1.jp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BE60E-D27F-4A05-8EF2-05EFFF82C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42</Pages>
  <Words>16716</Words>
  <Characters>95282</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20</cp:revision>
  <cp:lastPrinted>2013-12-07T23:09:00Z</cp:lastPrinted>
  <dcterms:created xsi:type="dcterms:W3CDTF">2019-12-31T22:59:00Z</dcterms:created>
  <dcterms:modified xsi:type="dcterms:W3CDTF">2020-01-09T17:39:00Z</dcterms:modified>
</cp:coreProperties>
</file>